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B51A8DF" w14:textId="6083021A" w:rsidR="006E2EA2" w:rsidRPr="000F759D" w:rsidRDefault="00202280" w:rsidP="00F471A1">
      <w:pPr>
        <w:spacing w:line="480" w:lineRule="auto"/>
        <w:rPr>
          <w:i/>
        </w:rPr>
      </w:pPr>
      <w:r w:rsidRPr="000F759D">
        <w:t xml:space="preserve">RUNNING HEAD: </w:t>
      </w:r>
      <w:r w:rsidR="003E61F2">
        <w:t xml:space="preserve">INTERNET CULTURE AND SOCIAL MEDIA </w:t>
      </w:r>
      <w:r w:rsidR="00F65E6C">
        <w:t xml:space="preserve"> </w:t>
      </w:r>
    </w:p>
    <w:p w14:paraId="76C82C8E" w14:textId="77777777" w:rsidR="006E2EA2" w:rsidRPr="000F759D" w:rsidRDefault="006E2EA2" w:rsidP="00F471A1">
      <w:pPr>
        <w:spacing w:line="480" w:lineRule="auto"/>
      </w:pPr>
    </w:p>
    <w:p w14:paraId="7862309A" w14:textId="77777777" w:rsidR="006E2EA2" w:rsidRPr="000F759D" w:rsidRDefault="006E2EA2" w:rsidP="00F471A1">
      <w:pPr>
        <w:spacing w:line="480" w:lineRule="auto"/>
      </w:pPr>
    </w:p>
    <w:p w14:paraId="69EF8F3C" w14:textId="77777777" w:rsidR="006E2EA2" w:rsidRPr="000F759D" w:rsidRDefault="006E2EA2" w:rsidP="00F471A1">
      <w:pPr>
        <w:spacing w:line="480" w:lineRule="auto"/>
      </w:pPr>
    </w:p>
    <w:p w14:paraId="2656E46A" w14:textId="77777777" w:rsidR="006E2EA2" w:rsidRPr="000F759D" w:rsidRDefault="006E2EA2" w:rsidP="00F471A1">
      <w:pPr>
        <w:spacing w:line="480" w:lineRule="auto"/>
      </w:pPr>
    </w:p>
    <w:p w14:paraId="6E857465" w14:textId="77777777" w:rsidR="006E2EA2" w:rsidRPr="000F759D" w:rsidRDefault="006E2EA2" w:rsidP="00F471A1">
      <w:pPr>
        <w:spacing w:line="480" w:lineRule="auto"/>
      </w:pPr>
    </w:p>
    <w:p w14:paraId="10CF483F" w14:textId="77777777" w:rsidR="006E2EA2" w:rsidRPr="000F759D" w:rsidRDefault="006E2EA2" w:rsidP="00F471A1">
      <w:pPr>
        <w:spacing w:line="480" w:lineRule="auto"/>
      </w:pPr>
    </w:p>
    <w:p w14:paraId="7B134E9B" w14:textId="77777777" w:rsidR="007838B8" w:rsidRPr="000F759D" w:rsidRDefault="007838B8" w:rsidP="00F471A1">
      <w:pPr>
        <w:spacing w:line="480" w:lineRule="auto"/>
      </w:pPr>
    </w:p>
    <w:p w14:paraId="2EBB9994" w14:textId="77777777" w:rsidR="006E2EA2" w:rsidRPr="000F759D" w:rsidRDefault="006E2EA2" w:rsidP="00F471A1">
      <w:pPr>
        <w:spacing w:line="480" w:lineRule="auto"/>
      </w:pPr>
    </w:p>
    <w:p w14:paraId="6DFF939C" w14:textId="77777777" w:rsidR="006E2EA2" w:rsidRPr="000F759D" w:rsidRDefault="006E2EA2" w:rsidP="00F471A1">
      <w:pPr>
        <w:spacing w:line="480" w:lineRule="auto"/>
      </w:pPr>
    </w:p>
    <w:p w14:paraId="362AF80A" w14:textId="2C91742D" w:rsidR="003E61F2" w:rsidRDefault="00202280" w:rsidP="00F471A1">
      <w:pPr>
        <w:tabs>
          <w:tab w:val="left" w:pos="4136"/>
        </w:tabs>
        <w:spacing w:line="480" w:lineRule="auto"/>
        <w:jc w:val="center"/>
      </w:pPr>
      <w:r>
        <w:t xml:space="preserve">Internet Culture and Social Media  </w:t>
      </w:r>
    </w:p>
    <w:p w14:paraId="17C84ED9" w14:textId="297A5A52" w:rsidR="006E2EA2" w:rsidRPr="000F759D" w:rsidRDefault="00202280" w:rsidP="00F471A1">
      <w:pPr>
        <w:tabs>
          <w:tab w:val="left" w:pos="4136"/>
        </w:tabs>
        <w:spacing w:line="480" w:lineRule="auto"/>
        <w:jc w:val="center"/>
      </w:pPr>
      <w:r w:rsidRPr="000F759D">
        <w:t>[Name of the Institution]</w:t>
      </w:r>
    </w:p>
    <w:p w14:paraId="7A858A09" w14:textId="77777777" w:rsidR="0037130F" w:rsidRDefault="0037130F" w:rsidP="00F65E6C">
      <w:pPr>
        <w:pStyle w:val="Title"/>
        <w:jc w:val="left"/>
      </w:pPr>
    </w:p>
    <w:p w14:paraId="700D713E" w14:textId="77777777" w:rsidR="00F65E6C" w:rsidRDefault="00F65E6C" w:rsidP="00F65E6C"/>
    <w:p w14:paraId="4EBE4465" w14:textId="77777777" w:rsidR="00F65E6C" w:rsidRDefault="00F65E6C" w:rsidP="00F65E6C"/>
    <w:p w14:paraId="7452ADAE" w14:textId="77777777" w:rsidR="00F65E6C" w:rsidRDefault="00F65E6C" w:rsidP="00F65E6C"/>
    <w:p w14:paraId="22DDE7FF" w14:textId="77777777" w:rsidR="00F65E6C" w:rsidRDefault="00F65E6C" w:rsidP="00F65E6C"/>
    <w:p w14:paraId="3619D7D0" w14:textId="77777777" w:rsidR="00F65E6C" w:rsidRDefault="00F65E6C" w:rsidP="00F65E6C"/>
    <w:p w14:paraId="1879068E" w14:textId="77777777" w:rsidR="00F65E6C" w:rsidRDefault="00F65E6C" w:rsidP="00F65E6C"/>
    <w:p w14:paraId="75FD2DB4" w14:textId="77777777" w:rsidR="00F65E6C" w:rsidRDefault="00F65E6C" w:rsidP="00F65E6C"/>
    <w:p w14:paraId="0CCF5478" w14:textId="77777777" w:rsidR="00F65E6C" w:rsidRDefault="00F65E6C" w:rsidP="00F65E6C"/>
    <w:p w14:paraId="08E83FA9" w14:textId="77777777" w:rsidR="00F65E6C" w:rsidRDefault="00F65E6C" w:rsidP="00F65E6C"/>
    <w:p w14:paraId="50DEF57C" w14:textId="77777777" w:rsidR="00F65E6C" w:rsidRDefault="00F65E6C" w:rsidP="00F65E6C"/>
    <w:p w14:paraId="147C6DA4" w14:textId="77777777" w:rsidR="00F65E6C" w:rsidRDefault="00F65E6C" w:rsidP="00F65E6C"/>
    <w:p w14:paraId="0486ED05" w14:textId="77777777" w:rsidR="00F65E6C" w:rsidRDefault="00F65E6C" w:rsidP="00F65E6C"/>
    <w:p w14:paraId="473F9462" w14:textId="77777777" w:rsidR="00F65E6C" w:rsidRDefault="00F65E6C" w:rsidP="00F65E6C"/>
    <w:p w14:paraId="6D2C5CF3" w14:textId="77777777" w:rsidR="00F65E6C" w:rsidRDefault="00F65E6C" w:rsidP="00F65E6C"/>
    <w:p w14:paraId="59F6BEF3" w14:textId="77777777" w:rsidR="00F65E6C" w:rsidRDefault="00F65E6C" w:rsidP="00F65E6C"/>
    <w:p w14:paraId="6A086709" w14:textId="77777777" w:rsidR="00F65E6C" w:rsidRDefault="00F65E6C" w:rsidP="00F65E6C"/>
    <w:p w14:paraId="5F65C0A6" w14:textId="77777777" w:rsidR="00F65E6C" w:rsidRDefault="00F65E6C" w:rsidP="00F65E6C"/>
    <w:p w14:paraId="5D9C8E39" w14:textId="77777777" w:rsidR="00F65E6C" w:rsidRDefault="00F65E6C" w:rsidP="00F65E6C"/>
    <w:p w14:paraId="5A090C74" w14:textId="77777777" w:rsidR="00F65E6C" w:rsidRDefault="00F65E6C" w:rsidP="00F65E6C"/>
    <w:p w14:paraId="282F9FA0" w14:textId="77777777" w:rsidR="00F65E6C" w:rsidRDefault="00F65E6C" w:rsidP="00F65E6C"/>
    <w:p w14:paraId="1DEABFC2" w14:textId="77777777" w:rsidR="003E61F2" w:rsidRDefault="00202280" w:rsidP="003E61F2">
      <w:pPr>
        <w:tabs>
          <w:tab w:val="left" w:pos="4136"/>
        </w:tabs>
        <w:spacing w:line="480" w:lineRule="auto"/>
        <w:jc w:val="center"/>
        <w:rPr>
          <w:b/>
        </w:rPr>
      </w:pPr>
      <w:r w:rsidRPr="003E61F2">
        <w:rPr>
          <w:b/>
        </w:rPr>
        <w:lastRenderedPageBreak/>
        <w:t xml:space="preserve">Internet Culture and Social Media  </w:t>
      </w:r>
    </w:p>
    <w:p w14:paraId="70E9DE4F" w14:textId="10C5D60A" w:rsidR="0033408F" w:rsidRDefault="00202280" w:rsidP="007C03E0">
      <w:pPr>
        <w:spacing w:line="480" w:lineRule="auto"/>
        <w:ind w:firstLine="720"/>
      </w:pPr>
      <w:r>
        <w:t xml:space="preserve"> In the current era, one of the easiest ways to gain popularity is by using YouTube</w:t>
      </w:r>
      <w:r w:rsidR="007C03E0">
        <w:t>.</w:t>
      </w:r>
      <w:r>
        <w:t xml:space="preserve"> </w:t>
      </w:r>
      <w:r w:rsidR="007C03E0">
        <w:t>I</w:t>
      </w:r>
      <w:r>
        <w:t xml:space="preserve">f your channel is creating content that is </w:t>
      </w:r>
      <w:r w:rsidR="007C03E0">
        <w:t>interesting</w:t>
      </w:r>
      <w:r>
        <w:t xml:space="preserve"> and you are getting enough views</w:t>
      </w:r>
      <w:r w:rsidR="00937507">
        <w:t>,</w:t>
      </w:r>
      <w:r>
        <w:t xml:space="preserve"> then that means that you are using the right tricks. Especially in the beauty ind</w:t>
      </w:r>
      <w:r w:rsidR="00D03A5B">
        <w:t>ustry, t</w:t>
      </w:r>
      <w:r w:rsidR="007C03E0">
        <w:t>he use of YouTube by so-called beauty b</w:t>
      </w:r>
      <w:r w:rsidR="00D03A5B">
        <w:t>lo</w:t>
      </w:r>
      <w:r w:rsidR="00937507">
        <w:t>ggers or fashion i</w:t>
      </w:r>
      <w:r w:rsidR="007671CF">
        <w:t>nfluencers is becoming common and it is helping them to gain success</w:t>
      </w:r>
      <w:r w:rsidR="00672BEB">
        <w:t xml:space="preserve"> by creating interesting content</w:t>
      </w:r>
      <w:r w:rsidR="00A85C62">
        <w:t xml:space="preserve"> </w:t>
      </w:r>
      <w:r w:rsidR="00A85C62">
        <w:fldChar w:fldCharType="begin"/>
      </w:r>
      <w:r w:rsidR="00A85C62">
        <w:instrText xml:space="preserve"> ADDIN ZOTERO_ITEM CSL_CITATION {"citationID":"a27ooo0u1h2","properties":{"formattedCitation":"{\\rtf (\\uc0\\u8220{}James Charles subscriber count plummets on YouTube - The Washington Post,\\uc0\\u8221{} n.d.)}","plainCitation":"(“James Charles subscriber count plummets on YouTube - The Washington Post,” n.d.)"},"citationItems":[{"id":761,"uris":["http://zotero.org/users/local/2RJg7y7G/items/LD6QEWXW"],"uri":["http://zotero.org/users/local/2RJg7y7G/items/LD6QEWXW"],"itemData":{"id":761,"type":"webpage","title":"James Charles subscriber count plummets on YouTube - The Washington Post","URL":"https://www.washingtonpost.com/technology/2019/05/13/short-guide-fight-that-cost-youtube-star-james-charles-more-than-million-subscribers-counting/?utm_term=.85a231242833","accessed":{"date-parts":[["2019",5,27]]}}}],"schema":"https://github.com/citation-style-language/schema/raw/master/csl-citation.json"} </w:instrText>
      </w:r>
      <w:r w:rsidR="00A85C62">
        <w:fldChar w:fldCharType="separate"/>
      </w:r>
      <w:r w:rsidR="00A85C62" w:rsidRPr="00A85C62">
        <w:t>(“James Charles subscriber count plummets on YouTube - The Washington Post,” n.d.)</w:t>
      </w:r>
      <w:r w:rsidR="00A85C62">
        <w:fldChar w:fldCharType="end"/>
      </w:r>
      <w:r w:rsidR="00D03A5B">
        <w:t xml:space="preserve">. It is important to note here </w:t>
      </w:r>
      <w:r w:rsidR="00A34EE2">
        <w:t xml:space="preserve">that </w:t>
      </w:r>
      <w:r w:rsidR="00937507">
        <w:t xml:space="preserve">the </w:t>
      </w:r>
      <w:r w:rsidR="00A34EE2">
        <w:t>majority of these beauty bloggers collaborate with each other and they become friends and it is not only the</w:t>
      </w:r>
      <w:r w:rsidR="00937507">
        <w:t>ir collaboration</w:t>
      </w:r>
      <w:r w:rsidR="00A34EE2">
        <w:t xml:space="preserve"> that </w:t>
      </w:r>
      <w:r w:rsidR="00672BEB">
        <w:t>earns</w:t>
      </w:r>
      <w:r w:rsidR="00A34EE2">
        <w:t xml:space="preserve"> views</w:t>
      </w:r>
      <w:r w:rsidR="00937507">
        <w:t>,</w:t>
      </w:r>
      <w:r w:rsidR="00A34EE2">
        <w:t xml:space="preserve"> but when differences occur and </w:t>
      </w:r>
      <w:r w:rsidR="00937507">
        <w:t>a</w:t>
      </w:r>
      <w:r w:rsidR="00A34EE2">
        <w:t xml:space="preserve"> so-called YouTube drama begins</w:t>
      </w:r>
      <w:r w:rsidR="00937507">
        <w:t>,</w:t>
      </w:r>
      <w:r w:rsidR="00A34EE2">
        <w:t xml:space="preserve"> then it gets more views and in some cases it breaks all </w:t>
      </w:r>
      <w:r w:rsidR="00937507">
        <w:t>pre-existing</w:t>
      </w:r>
      <w:r w:rsidR="00A34EE2">
        <w:t xml:space="preserve"> records</w:t>
      </w:r>
      <w:r w:rsidR="009D1DCD">
        <w:t xml:space="preserve"> </w:t>
      </w:r>
      <w:r w:rsidR="00413BFB">
        <w:fldChar w:fldCharType="begin"/>
      </w:r>
      <w:r w:rsidR="00413BFB">
        <w:instrText xml:space="preserve"> ADDIN ZOTERO_ITEM CSL_CITATION {"citationID":"a25c7c3ojqa","properties":{"formattedCitation":"(Alexander, 2019)","plainCitation":"(Alexander, 2019)"},"citationItems":[{"id":757,"uris":["http://zotero.org/users/local/2RJg7y7G/items/995SLTRL"],"uri":["http://zotero.org/users/local/2RJg7y7G/items/995SLTRL"],"itemData":{"id":757,"type":"webpage","title":"James Charles’ YouTube downfall is big business for the rest of the community","container-title":"The Verge","abstract":"Commentary and news channels are the big winners","URL":"https://www.theverge.com/2019/5/15/18624712/james-charles-youtube-tati-westbrook-keemstar-dramaalert-gossip-news-commentary","author":[{"family":"Alexander","given":"Julia"}],"issued":{"date-parts":[["2019",5,15]]}}}],"schema":"https://github.com/citation-style-language/schema/raw/master/csl-citation.json"} </w:instrText>
      </w:r>
      <w:r w:rsidR="00413BFB">
        <w:fldChar w:fldCharType="separate"/>
      </w:r>
      <w:r w:rsidR="00413BFB" w:rsidRPr="00413BFB">
        <w:t>(Alexander, 2019)</w:t>
      </w:r>
      <w:r w:rsidR="00413BFB">
        <w:fldChar w:fldCharType="end"/>
      </w:r>
      <w:r w:rsidR="00A34EE2">
        <w:t xml:space="preserve">. The </w:t>
      </w:r>
      <w:r w:rsidR="00162288">
        <w:t>current</w:t>
      </w:r>
      <w:r w:rsidR="00A34EE2">
        <w:t xml:space="preserve"> YouTube drama of James Charles and Tatti is one of the most recent and interesting drama</w:t>
      </w:r>
      <w:r w:rsidR="00937507">
        <w:t>s</w:t>
      </w:r>
      <w:r w:rsidR="00A34EE2">
        <w:t xml:space="preserve">, in which </w:t>
      </w:r>
      <w:r w:rsidR="00937507">
        <w:t>both</w:t>
      </w:r>
      <w:r w:rsidR="00A34EE2">
        <w:t xml:space="preserve"> part</w:t>
      </w:r>
      <w:r w:rsidR="00937507">
        <w:t>ies</w:t>
      </w:r>
      <w:r w:rsidR="00A34EE2">
        <w:t xml:space="preserve"> w</w:t>
      </w:r>
      <w:r w:rsidR="00937507">
        <w:t>ere</w:t>
      </w:r>
      <w:r w:rsidR="00A34EE2">
        <w:t xml:space="preserve"> on the </w:t>
      </w:r>
      <w:r w:rsidR="00937507">
        <w:t>losing</w:t>
      </w:r>
      <w:r w:rsidR="00A34EE2">
        <w:t xml:space="preserve"> end</w:t>
      </w:r>
      <w:r w:rsidR="00937507">
        <w:t>.</w:t>
      </w:r>
      <w:r w:rsidR="00A34EE2">
        <w:t xml:space="preserve"> James lost </w:t>
      </w:r>
      <w:r w:rsidR="006B547D">
        <w:t>millions</w:t>
      </w:r>
      <w:r w:rsidR="00A34EE2">
        <w:t xml:space="preserve"> of subscribers and some of the most </w:t>
      </w:r>
      <w:r w:rsidR="006B547D">
        <w:t>prominent actresses distanced</w:t>
      </w:r>
      <w:r w:rsidR="00A34EE2">
        <w:t xml:space="preserve"> themselves from him</w:t>
      </w:r>
      <w:r w:rsidR="006B547D">
        <w:t>. O</w:t>
      </w:r>
      <w:r w:rsidR="00A34EE2">
        <w:t xml:space="preserve">ther </w:t>
      </w:r>
      <w:proofErr w:type="spellStart"/>
      <w:r w:rsidR="006B547D">
        <w:t>YouT</w:t>
      </w:r>
      <w:r w:rsidR="00A85C62">
        <w:t>ubers</w:t>
      </w:r>
      <w:proofErr w:type="spellEnd"/>
      <w:r w:rsidR="00A34EE2">
        <w:t xml:space="preserve"> </w:t>
      </w:r>
      <w:r w:rsidR="006B547D">
        <w:t xml:space="preserve">started to comment on the whole situation and </w:t>
      </w:r>
      <w:r w:rsidR="00937507">
        <w:t xml:space="preserve">in </w:t>
      </w:r>
      <w:r w:rsidR="006B547D">
        <w:t>this way</w:t>
      </w:r>
      <w:r w:rsidR="00937507">
        <w:t>, they not only go</w:t>
      </w:r>
      <w:r w:rsidR="006B547D">
        <w:t>t millions of views</w:t>
      </w:r>
      <w:r w:rsidR="00254819">
        <w:t>,</w:t>
      </w:r>
      <w:r w:rsidR="006B547D">
        <w:t xml:space="preserve"> but</w:t>
      </w:r>
      <w:r w:rsidR="00254819">
        <w:t xml:space="preserve"> they </w:t>
      </w:r>
      <w:r w:rsidR="006B547D">
        <w:t>also gain</w:t>
      </w:r>
      <w:r w:rsidR="00254819">
        <w:t>ed</w:t>
      </w:r>
      <w:r w:rsidR="006B547D">
        <w:t xml:space="preserve"> pop</w:t>
      </w:r>
      <w:r w:rsidR="00351825">
        <w:t xml:space="preserve">ularity by getting subscribers. </w:t>
      </w:r>
      <w:r w:rsidR="00FB36E0">
        <w:t xml:space="preserve">These channels never missed a </w:t>
      </w:r>
      <w:r w:rsidR="00326478">
        <w:t>chance</w:t>
      </w:r>
      <w:r w:rsidR="00254819">
        <w:t xml:space="preserve"> to add spice o</w:t>
      </w:r>
      <w:r w:rsidR="00FB36E0">
        <w:t>n the entire drama of James</w:t>
      </w:r>
      <w:r w:rsidR="00254819">
        <w:t xml:space="preserve"> and </w:t>
      </w:r>
      <w:proofErr w:type="spellStart"/>
      <w:r w:rsidR="00254819">
        <w:t>Tatti</w:t>
      </w:r>
      <w:proofErr w:type="spellEnd"/>
      <w:r w:rsidR="00254819">
        <w:t>,</w:t>
      </w:r>
      <w:r w:rsidR="00351825">
        <w:t xml:space="preserve"> and for</w:t>
      </w:r>
      <w:r w:rsidR="00254819">
        <w:t xml:space="preserve"> a</w:t>
      </w:r>
      <w:r w:rsidR="00351825">
        <w:t xml:space="preserve"> few weeks</w:t>
      </w:r>
      <w:r w:rsidR="00254819">
        <w:t>,</w:t>
      </w:r>
      <w:r w:rsidR="00351825">
        <w:t xml:space="preserve"> this was the hot topic on YouTube</w:t>
      </w:r>
      <w:r w:rsidR="00254819">
        <w:t>.</w:t>
      </w:r>
      <w:r w:rsidR="00351825">
        <w:t xml:space="preserve"> </w:t>
      </w:r>
      <w:r w:rsidR="00254819">
        <w:t>E</w:t>
      </w:r>
      <w:r w:rsidR="00351825">
        <w:t xml:space="preserve">ven new </w:t>
      </w:r>
      <w:proofErr w:type="spellStart"/>
      <w:r w:rsidR="00351825">
        <w:t>YouTubers</w:t>
      </w:r>
      <w:proofErr w:type="spellEnd"/>
      <w:r w:rsidR="00351825">
        <w:t xml:space="preserve"> took the </w:t>
      </w:r>
      <w:r w:rsidR="008D08C0">
        <w:t>advantage</w:t>
      </w:r>
      <w:r w:rsidR="00254819">
        <w:t xml:space="preserve"> of this drama</w:t>
      </w:r>
      <w:r w:rsidR="00351825">
        <w:t xml:space="preserve"> and g</w:t>
      </w:r>
      <w:r w:rsidR="00254819">
        <w:t>ained</w:t>
      </w:r>
      <w:r w:rsidR="00351825">
        <w:t xml:space="preserve"> followers </w:t>
      </w:r>
      <w:r w:rsidR="008D08C0">
        <w:t xml:space="preserve">by explaining the situation </w:t>
      </w:r>
      <w:r w:rsidR="00A85C62">
        <w:fldChar w:fldCharType="begin"/>
      </w:r>
      <w:r w:rsidR="00A85C62">
        <w:instrText xml:space="preserve"> ADDIN ZOTERO_ITEM CSL_CITATION {"citationID":"a190j24d98o","properties":{"formattedCitation":"(Ohlheiser, 2019)","plainCitation":"(Ohlheiser, 2019)"},"citationItems":[{"id":759,"uris":["http://zotero.org/users/local/2RJg7y7G/items/L3CC4BMT"],"uri":["http://zotero.org/users/local/2RJg7y7G/items/L3CC4BMT"],"itemData":{"id":759,"type":"article-newspaper","title":"Analysis | The new hot thing on YouTube is destroying someone else","container-title":"Washington Post","section":"Internet Culture  Analysis     Analysis Interpretation of the news based on evidence, including data, as well as anticipating how events might unfold based on past events","source":"www.washingtonpost.com","abstract":"When friendships between online celebrities end, their history becomes a weapon.","URL":"https://www.washingtonpost.com/technology/2019/05/20/new-hot-thing-youtube-is-destroying-someone-else/","ISSN":"0190-8286","language":"en-US","author":[{"family":"Ohlheiser","given":"Abby"}],"issued":{"date-parts":[["2019",5,20]]}}}],"schema":"https://github.com/citation-style-language/schema/raw/master/csl-citation.json"} </w:instrText>
      </w:r>
      <w:r w:rsidR="00A85C62">
        <w:fldChar w:fldCharType="separate"/>
      </w:r>
      <w:r w:rsidR="00A85C62" w:rsidRPr="00A85C62">
        <w:t>(Ohlheiser, 2019)</w:t>
      </w:r>
      <w:r w:rsidR="00A85C62">
        <w:fldChar w:fldCharType="end"/>
      </w:r>
      <w:r w:rsidR="00FB36E0">
        <w:t>.</w:t>
      </w:r>
      <w:r w:rsidR="00A85C62">
        <w:t xml:space="preserve"> </w:t>
      </w:r>
      <w:r w:rsidR="00FB36E0">
        <w:t xml:space="preserve"> </w:t>
      </w:r>
    </w:p>
    <w:p w14:paraId="571E5378" w14:textId="0B6175FE" w:rsidR="00FB36E0" w:rsidRDefault="00202280" w:rsidP="00A56098">
      <w:pPr>
        <w:spacing w:line="480" w:lineRule="auto"/>
      </w:pPr>
      <w:r>
        <w:tab/>
      </w:r>
      <w:r w:rsidR="00326478">
        <w:t>It is quite apparent from this inciden</w:t>
      </w:r>
      <w:r w:rsidR="00254819">
        <w:t>t</w:t>
      </w:r>
      <w:r w:rsidR="00326478">
        <w:t xml:space="preserve"> that YouTube is a platform that is more</w:t>
      </w:r>
      <w:r w:rsidR="00254819">
        <w:t xml:space="preserve"> of an</w:t>
      </w:r>
      <w:r w:rsidR="00326478">
        <w:t xml:space="preserve"> attention</w:t>
      </w:r>
      <w:r w:rsidR="00AD7E8A">
        <w:t>-grabbing</w:t>
      </w:r>
      <w:r w:rsidR="00254819">
        <w:t xml:space="preserve"> site</w:t>
      </w:r>
      <w:r w:rsidR="00326478">
        <w:t>, and it set</w:t>
      </w:r>
      <w:r w:rsidR="00254819">
        <w:t>s</w:t>
      </w:r>
      <w:r w:rsidR="00326478">
        <w:t xml:space="preserve"> trends quite easily. This is a platform which is very easily accessible even </w:t>
      </w:r>
      <w:r w:rsidR="00AD7E8A">
        <w:t>by</w:t>
      </w:r>
      <w:r w:rsidR="00326478">
        <w:t xml:space="preserve"> </w:t>
      </w:r>
      <w:r w:rsidR="00AD7E8A">
        <w:t>teenagers</w:t>
      </w:r>
      <w:r w:rsidR="00326478">
        <w:t xml:space="preserve"> therefore, the effect it can have on their mind</w:t>
      </w:r>
      <w:r w:rsidR="00254819">
        <w:t>s</w:t>
      </w:r>
      <w:r w:rsidR="00326478">
        <w:t xml:space="preserve"> is </w:t>
      </w:r>
      <w:r w:rsidR="00AD7E8A">
        <w:t>deep</w:t>
      </w:r>
      <w:r w:rsidR="00254819">
        <w:t>.</w:t>
      </w:r>
      <w:r w:rsidR="00AD7E8A">
        <w:t xml:space="preserve"> </w:t>
      </w:r>
      <w:r w:rsidR="00254819">
        <w:t>Therefore, i</w:t>
      </w:r>
      <w:r w:rsidR="00AD7E8A">
        <w:t>t is the responsibility of t</w:t>
      </w:r>
      <w:r w:rsidR="00BE768D">
        <w:t>he content creators to keep</w:t>
      </w:r>
      <w:r w:rsidR="00254819">
        <w:t xml:space="preserve"> their </w:t>
      </w:r>
      <w:r w:rsidR="000820EA">
        <w:t>audience</w:t>
      </w:r>
      <w:bookmarkStart w:id="0" w:name="_GoBack"/>
      <w:bookmarkEnd w:id="0"/>
      <w:r w:rsidR="00BE768D">
        <w:t xml:space="preserve"> in </w:t>
      </w:r>
      <w:r w:rsidR="00BE768D">
        <w:lastRenderedPageBreak/>
        <w:t>mind</w:t>
      </w:r>
      <w:r w:rsidR="00254819">
        <w:t>.</w:t>
      </w:r>
      <w:r w:rsidR="00BE768D">
        <w:t xml:space="preserve"> Also, the beauty industry at large is </w:t>
      </w:r>
      <w:r w:rsidR="00A85C62">
        <w:t>successfully</w:t>
      </w:r>
      <w:r w:rsidR="00BE768D">
        <w:t xml:space="preserve"> using it for advertising their pr</w:t>
      </w:r>
      <w:r w:rsidR="00254819">
        <w:t>oducts.</w:t>
      </w:r>
      <w:r w:rsidR="00BE768D">
        <w:t xml:space="preserve"> </w:t>
      </w:r>
      <w:r w:rsidR="00254819">
        <w:t>A prominent</w:t>
      </w:r>
      <w:r w:rsidR="00BE768D">
        <w:t xml:space="preserve"> example, </w:t>
      </w:r>
      <w:r w:rsidR="00A85C62">
        <w:t>Kylie</w:t>
      </w:r>
      <w:r w:rsidR="00254819">
        <w:t xml:space="preserve"> cosmetics and</w:t>
      </w:r>
      <w:r w:rsidR="00BE768D">
        <w:t xml:space="preserve"> </w:t>
      </w:r>
      <w:r w:rsidR="00A85C62">
        <w:t>collaborations</w:t>
      </w:r>
      <w:r w:rsidR="00BE768D">
        <w:t xml:space="preserve"> between </w:t>
      </w:r>
      <w:r w:rsidR="00A85C62">
        <w:t>Kim</w:t>
      </w:r>
      <w:r w:rsidR="00BE768D">
        <w:t xml:space="preserve"> Kardashian and various other beauty blogger</w:t>
      </w:r>
      <w:r w:rsidR="00254819">
        <w:t>s</w:t>
      </w:r>
      <w:r w:rsidR="00BE768D">
        <w:t>. By using these platforms</w:t>
      </w:r>
      <w:r w:rsidR="00254819">
        <w:t>,</w:t>
      </w:r>
      <w:r w:rsidR="00BE768D">
        <w:t xml:space="preserve"> beauty </w:t>
      </w:r>
      <w:r w:rsidR="00A85C62">
        <w:t>bloggers</w:t>
      </w:r>
      <w:r w:rsidR="00BE768D">
        <w:t xml:space="preserve"> gain success and recognition</w:t>
      </w:r>
      <w:r w:rsidR="00254819">
        <w:t>.</w:t>
      </w:r>
      <w:r w:rsidR="00BE768D">
        <w:t xml:space="preserve"> </w:t>
      </w:r>
      <w:r w:rsidR="00254819">
        <w:t>They are</w:t>
      </w:r>
      <w:r w:rsidR="00BE768D">
        <w:t xml:space="preserve"> </w:t>
      </w:r>
      <w:r w:rsidR="00324548">
        <w:t>then invited to events</w:t>
      </w:r>
      <w:r w:rsidR="00254819">
        <w:t>.</w:t>
      </w:r>
      <w:r w:rsidR="00324548">
        <w:t xml:space="preserve"> James also started his channel on YouTube and later he</w:t>
      </w:r>
      <w:r w:rsidR="00A85C62">
        <w:t xml:space="preserve"> was invited to </w:t>
      </w:r>
      <w:proofErr w:type="spellStart"/>
      <w:r w:rsidR="00A85C62">
        <w:t>Met</w:t>
      </w:r>
      <w:r w:rsidR="00324548">
        <w:t>Gala</w:t>
      </w:r>
      <w:proofErr w:type="spellEnd"/>
      <w:r w:rsidR="00324548">
        <w:t xml:space="preserve">. It </w:t>
      </w:r>
      <w:r w:rsidR="009D1DCD">
        <w:t xml:space="preserve">is safe to </w:t>
      </w:r>
      <w:r w:rsidR="00591C20">
        <w:t>say</w:t>
      </w:r>
      <w:r w:rsidR="009D1DCD">
        <w:t xml:space="preserve"> that YouTube is a very effective community and everyone should use it sensibly. </w:t>
      </w:r>
    </w:p>
    <w:p w14:paraId="26BE801A" w14:textId="77777777" w:rsidR="00A85C62" w:rsidRDefault="00A85C62" w:rsidP="00A56098">
      <w:pPr>
        <w:spacing w:line="480" w:lineRule="auto"/>
      </w:pPr>
    </w:p>
    <w:p w14:paraId="75451F49" w14:textId="77777777" w:rsidR="00A85C62" w:rsidRDefault="00A85C62" w:rsidP="00A56098">
      <w:pPr>
        <w:spacing w:line="480" w:lineRule="auto"/>
      </w:pPr>
    </w:p>
    <w:p w14:paraId="77CE3C69" w14:textId="77777777" w:rsidR="00A85C62" w:rsidRDefault="00A85C62" w:rsidP="00A56098">
      <w:pPr>
        <w:spacing w:line="480" w:lineRule="auto"/>
      </w:pPr>
    </w:p>
    <w:p w14:paraId="3DF082F4" w14:textId="77777777" w:rsidR="00A85C62" w:rsidRDefault="00A85C62" w:rsidP="00A56098">
      <w:pPr>
        <w:spacing w:line="480" w:lineRule="auto"/>
      </w:pPr>
    </w:p>
    <w:p w14:paraId="114CA37F" w14:textId="77777777" w:rsidR="00A85C62" w:rsidRDefault="00A85C62" w:rsidP="00A56098">
      <w:pPr>
        <w:spacing w:line="480" w:lineRule="auto"/>
      </w:pPr>
    </w:p>
    <w:p w14:paraId="44290B6A" w14:textId="77777777" w:rsidR="00A85C62" w:rsidRDefault="00A85C62" w:rsidP="00A56098">
      <w:pPr>
        <w:spacing w:line="480" w:lineRule="auto"/>
      </w:pPr>
    </w:p>
    <w:p w14:paraId="75A7B7E6" w14:textId="77777777" w:rsidR="00A85C62" w:rsidRDefault="00A85C62" w:rsidP="00A56098">
      <w:pPr>
        <w:spacing w:line="480" w:lineRule="auto"/>
      </w:pPr>
    </w:p>
    <w:p w14:paraId="3E46DCF4" w14:textId="77777777" w:rsidR="00A85C62" w:rsidRDefault="00A85C62" w:rsidP="00A56098">
      <w:pPr>
        <w:spacing w:line="480" w:lineRule="auto"/>
      </w:pPr>
    </w:p>
    <w:p w14:paraId="3F9753C8" w14:textId="77777777" w:rsidR="00A85C62" w:rsidRDefault="00A85C62" w:rsidP="00A56098">
      <w:pPr>
        <w:spacing w:line="480" w:lineRule="auto"/>
      </w:pPr>
    </w:p>
    <w:p w14:paraId="2B760303" w14:textId="77777777" w:rsidR="00A85C62" w:rsidRDefault="00A85C62" w:rsidP="00A56098">
      <w:pPr>
        <w:spacing w:line="480" w:lineRule="auto"/>
      </w:pPr>
    </w:p>
    <w:p w14:paraId="695E5E62" w14:textId="77777777" w:rsidR="00A85C62" w:rsidRDefault="00A85C62" w:rsidP="00A56098">
      <w:pPr>
        <w:spacing w:line="480" w:lineRule="auto"/>
      </w:pPr>
    </w:p>
    <w:p w14:paraId="6457BCB3" w14:textId="77777777" w:rsidR="00A85C62" w:rsidRDefault="00A85C62" w:rsidP="00A56098">
      <w:pPr>
        <w:spacing w:line="480" w:lineRule="auto"/>
      </w:pPr>
    </w:p>
    <w:p w14:paraId="14EF1CD6" w14:textId="77777777" w:rsidR="00A85C62" w:rsidRDefault="00A85C62" w:rsidP="00A56098">
      <w:pPr>
        <w:spacing w:line="480" w:lineRule="auto"/>
      </w:pPr>
    </w:p>
    <w:p w14:paraId="3431F03F" w14:textId="77777777" w:rsidR="00A85C62" w:rsidRDefault="00A85C62" w:rsidP="00A56098">
      <w:pPr>
        <w:spacing w:line="480" w:lineRule="auto"/>
      </w:pPr>
    </w:p>
    <w:p w14:paraId="7ADA64B2" w14:textId="77777777" w:rsidR="00A85C62" w:rsidRDefault="00A85C62" w:rsidP="00A56098">
      <w:pPr>
        <w:spacing w:line="480" w:lineRule="auto"/>
      </w:pPr>
    </w:p>
    <w:p w14:paraId="3BC2E02C" w14:textId="77777777" w:rsidR="00591C20" w:rsidRDefault="00591C20" w:rsidP="00A56098">
      <w:pPr>
        <w:spacing w:line="480" w:lineRule="auto"/>
      </w:pPr>
    </w:p>
    <w:p w14:paraId="0C4BDDE7" w14:textId="77777777" w:rsidR="00786446" w:rsidRDefault="00786446" w:rsidP="00A56098">
      <w:pPr>
        <w:spacing w:line="480" w:lineRule="auto"/>
      </w:pPr>
    </w:p>
    <w:p w14:paraId="4EDC9964" w14:textId="2755E944" w:rsidR="00A85C62" w:rsidRPr="00A85C62" w:rsidRDefault="00202280" w:rsidP="00A85C62">
      <w:pPr>
        <w:spacing w:line="480" w:lineRule="auto"/>
        <w:jc w:val="center"/>
        <w:rPr>
          <w:b/>
        </w:rPr>
      </w:pPr>
      <w:r w:rsidRPr="00A85C62">
        <w:rPr>
          <w:b/>
        </w:rPr>
        <w:lastRenderedPageBreak/>
        <w:t>References</w:t>
      </w:r>
    </w:p>
    <w:p w14:paraId="57EE507D" w14:textId="77777777" w:rsidR="00A85C62" w:rsidRPr="00A85C62" w:rsidRDefault="00202280" w:rsidP="00A85C62">
      <w:pPr>
        <w:pStyle w:val="Bibliography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A85C62">
        <w:t>Alexander, J., 2019. James Charles’ YouTube downfall is big business for the rest of the community [WWW Document]. The Verge. URL https://www.theverge.com/2019/5/15/18624712/james-charles-youtube-tati-westbrook-keemstar-dramaalert-gossip-news-commentary</w:t>
      </w:r>
    </w:p>
    <w:p w14:paraId="6C92AA0B" w14:textId="77777777" w:rsidR="00A85C62" w:rsidRPr="00A85C62" w:rsidRDefault="00202280" w:rsidP="00A85C62">
      <w:pPr>
        <w:pStyle w:val="Bibliography"/>
      </w:pPr>
      <w:r w:rsidRPr="00A85C62">
        <w:t>James Charles subscriber count plummets on YouTube - The Washington Post [WWW Document], n.d. URL https://www.washingtonpost.com/technology/2019/05/13/short-guide-fight-that-cost-youtube-star-james-charles-more-than-million-subscribers-counting/?utm_term=.85a231242833 (accessed 5.27.19).</w:t>
      </w:r>
    </w:p>
    <w:p w14:paraId="519251A5" w14:textId="77777777" w:rsidR="00A85C62" w:rsidRPr="00A85C62" w:rsidRDefault="00202280" w:rsidP="00A85C62">
      <w:pPr>
        <w:pStyle w:val="Bibliography"/>
      </w:pPr>
      <w:r w:rsidRPr="00A85C62">
        <w:t>Ohlheiser, A., 2019. Analysis | The new hot thing on YouTube is destroying someone else. Wash. Post.</w:t>
      </w:r>
    </w:p>
    <w:p w14:paraId="7FF5677E" w14:textId="0CFE4292" w:rsidR="00A85C62" w:rsidRPr="00F65E6C" w:rsidRDefault="00202280" w:rsidP="00A56098">
      <w:pPr>
        <w:spacing w:line="480" w:lineRule="auto"/>
      </w:pPr>
      <w:r>
        <w:fldChar w:fldCharType="end"/>
      </w:r>
    </w:p>
    <w:sectPr w:rsidR="00A85C62" w:rsidRPr="00F65E6C" w:rsidSect="00AF5531">
      <w:headerReference w:type="default" r:id="rId8"/>
      <w:pgSz w:w="12240" w:h="15840"/>
      <w:pgMar w:top="1440" w:right="1361" w:bottom="1440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AC4F81E" w14:textId="77777777" w:rsidR="00A356F8" w:rsidRDefault="00A356F8">
      <w:r>
        <w:separator/>
      </w:r>
    </w:p>
  </w:endnote>
  <w:endnote w:type="continuationSeparator" w:id="0">
    <w:p w14:paraId="61636DD9" w14:textId="77777777" w:rsidR="00A356F8" w:rsidRDefault="00A356F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2DE033E" w14:textId="77777777" w:rsidR="00A356F8" w:rsidRDefault="00A356F8">
      <w:r>
        <w:separator/>
      </w:r>
    </w:p>
  </w:footnote>
  <w:footnote w:type="continuationSeparator" w:id="0">
    <w:p w14:paraId="5F02A79B" w14:textId="77777777" w:rsidR="00A356F8" w:rsidRDefault="00A356F8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F50BC0F" w14:textId="77777777" w:rsidR="00BC283E" w:rsidRPr="00050744" w:rsidRDefault="00202280" w:rsidP="006E2EA2">
    <w:pPr>
      <w:pStyle w:val="Header"/>
      <w:jc w:val="right"/>
    </w:pPr>
    <w:r>
      <w:t xml:space="preserve">Body Defenses </w:t>
    </w:r>
  </w:p>
  <w:p w14:paraId="574B9A56" w14:textId="77777777" w:rsidR="00B86751" w:rsidRDefault="00B86751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879CE03C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6358B13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85FA721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A4FE3A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AEA6877C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468CE11C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72243EC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664615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5CE2B58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3698BF1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proofState w:spelling="clean" w:grammar="clean"/>
  <w:stylePaneFormatFilter w:val="7F24" w:allStyles="0" w:customStyles="0" w:latentStyles="1" w:stylesInUse="0" w:headingStyles="1" w:numberingStyles="0" w:tableStyles="0" w:directFormattingOnRuns="1" w:directFormattingOnParagraphs="1" w:directFormattingOnNumbering="1" w:directFormattingOnTables="1" w:clearFormatting="1" w:top3HeadingStyles="1" w:visibleStyles="1" w:alternateStyleNames="0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I1NTE2MjQwNzQxNDRW0lEKTi0uzszPAykwrQUAA+TcWCwAAAA="/>
  </w:docVars>
  <w:rsids>
    <w:rsidRoot w:val="008A6AFF"/>
    <w:rsid w:val="00017B84"/>
    <w:rsid w:val="00017F74"/>
    <w:rsid w:val="0004181A"/>
    <w:rsid w:val="00050744"/>
    <w:rsid w:val="000578D5"/>
    <w:rsid w:val="00065E43"/>
    <w:rsid w:val="000820EA"/>
    <w:rsid w:val="000A1527"/>
    <w:rsid w:val="000C43D6"/>
    <w:rsid w:val="000E3ABA"/>
    <w:rsid w:val="000E5C44"/>
    <w:rsid w:val="000F759D"/>
    <w:rsid w:val="00112DF7"/>
    <w:rsid w:val="001276C2"/>
    <w:rsid w:val="0013681C"/>
    <w:rsid w:val="001453E4"/>
    <w:rsid w:val="001462C1"/>
    <w:rsid w:val="00162288"/>
    <w:rsid w:val="00166D1B"/>
    <w:rsid w:val="0017127F"/>
    <w:rsid w:val="00173D9C"/>
    <w:rsid w:val="00182180"/>
    <w:rsid w:val="0018567A"/>
    <w:rsid w:val="001861A2"/>
    <w:rsid w:val="00186C83"/>
    <w:rsid w:val="001C2460"/>
    <w:rsid w:val="001D03F0"/>
    <w:rsid w:val="001D134A"/>
    <w:rsid w:val="001E6002"/>
    <w:rsid w:val="00202280"/>
    <w:rsid w:val="00204918"/>
    <w:rsid w:val="00220EBE"/>
    <w:rsid w:val="002227A3"/>
    <w:rsid w:val="00234D09"/>
    <w:rsid w:val="002357A9"/>
    <w:rsid w:val="002476AA"/>
    <w:rsid w:val="00254819"/>
    <w:rsid w:val="0026343D"/>
    <w:rsid w:val="00264B1B"/>
    <w:rsid w:val="00272A4E"/>
    <w:rsid w:val="00287AFC"/>
    <w:rsid w:val="002A582D"/>
    <w:rsid w:val="002B0E3C"/>
    <w:rsid w:val="002C53A3"/>
    <w:rsid w:val="002D270C"/>
    <w:rsid w:val="002E41AF"/>
    <w:rsid w:val="00317335"/>
    <w:rsid w:val="00324548"/>
    <w:rsid w:val="00326478"/>
    <w:rsid w:val="00327025"/>
    <w:rsid w:val="00330694"/>
    <w:rsid w:val="0033167D"/>
    <w:rsid w:val="0033408F"/>
    <w:rsid w:val="00351654"/>
    <w:rsid w:val="00351825"/>
    <w:rsid w:val="00355A28"/>
    <w:rsid w:val="00360028"/>
    <w:rsid w:val="00364E0B"/>
    <w:rsid w:val="0037130F"/>
    <w:rsid w:val="0038312E"/>
    <w:rsid w:val="003960FC"/>
    <w:rsid w:val="003D0B26"/>
    <w:rsid w:val="003D1B92"/>
    <w:rsid w:val="003E1EB6"/>
    <w:rsid w:val="003E61F2"/>
    <w:rsid w:val="003F4EC3"/>
    <w:rsid w:val="003F5A63"/>
    <w:rsid w:val="00413BFB"/>
    <w:rsid w:val="00414E60"/>
    <w:rsid w:val="00424E97"/>
    <w:rsid w:val="00486512"/>
    <w:rsid w:val="00486911"/>
    <w:rsid w:val="00491946"/>
    <w:rsid w:val="004922BC"/>
    <w:rsid w:val="004A4F79"/>
    <w:rsid w:val="004D20CF"/>
    <w:rsid w:val="004D2924"/>
    <w:rsid w:val="004E70E8"/>
    <w:rsid w:val="004F71AC"/>
    <w:rsid w:val="00530A58"/>
    <w:rsid w:val="00532588"/>
    <w:rsid w:val="0053797E"/>
    <w:rsid w:val="0055128A"/>
    <w:rsid w:val="0056105A"/>
    <w:rsid w:val="005617EF"/>
    <w:rsid w:val="00576B3A"/>
    <w:rsid w:val="005831CB"/>
    <w:rsid w:val="00591C20"/>
    <w:rsid w:val="005A19CD"/>
    <w:rsid w:val="005A6CCE"/>
    <w:rsid w:val="005C1C18"/>
    <w:rsid w:val="005C3D95"/>
    <w:rsid w:val="0060010C"/>
    <w:rsid w:val="00620078"/>
    <w:rsid w:val="0064456C"/>
    <w:rsid w:val="00645424"/>
    <w:rsid w:val="00646DA5"/>
    <w:rsid w:val="00647753"/>
    <w:rsid w:val="006556FC"/>
    <w:rsid w:val="00672BEB"/>
    <w:rsid w:val="00691D8D"/>
    <w:rsid w:val="0069520A"/>
    <w:rsid w:val="006B547D"/>
    <w:rsid w:val="006B6F07"/>
    <w:rsid w:val="006C1834"/>
    <w:rsid w:val="006D5A8D"/>
    <w:rsid w:val="006D5E78"/>
    <w:rsid w:val="006E2EA2"/>
    <w:rsid w:val="006F0982"/>
    <w:rsid w:val="00711866"/>
    <w:rsid w:val="00711F62"/>
    <w:rsid w:val="007251D0"/>
    <w:rsid w:val="007374DF"/>
    <w:rsid w:val="00764269"/>
    <w:rsid w:val="007671CF"/>
    <w:rsid w:val="007716D3"/>
    <w:rsid w:val="007838B8"/>
    <w:rsid w:val="00784DB1"/>
    <w:rsid w:val="00786446"/>
    <w:rsid w:val="007C03E0"/>
    <w:rsid w:val="007E4581"/>
    <w:rsid w:val="00821F3E"/>
    <w:rsid w:val="00824BDA"/>
    <w:rsid w:val="008423D8"/>
    <w:rsid w:val="0084443A"/>
    <w:rsid w:val="00886ACD"/>
    <w:rsid w:val="00894AD8"/>
    <w:rsid w:val="008A3762"/>
    <w:rsid w:val="008A4FF9"/>
    <w:rsid w:val="008A5A02"/>
    <w:rsid w:val="008A5C65"/>
    <w:rsid w:val="008A6AFF"/>
    <w:rsid w:val="008C1FEB"/>
    <w:rsid w:val="008C3ABF"/>
    <w:rsid w:val="008C6813"/>
    <w:rsid w:val="008D08C0"/>
    <w:rsid w:val="008F13BB"/>
    <w:rsid w:val="008F77FE"/>
    <w:rsid w:val="009008C8"/>
    <w:rsid w:val="009035AA"/>
    <w:rsid w:val="00912BEC"/>
    <w:rsid w:val="009132A3"/>
    <w:rsid w:val="009143B3"/>
    <w:rsid w:val="00921B4B"/>
    <w:rsid w:val="00937507"/>
    <w:rsid w:val="00943011"/>
    <w:rsid w:val="00990515"/>
    <w:rsid w:val="009B318A"/>
    <w:rsid w:val="009C3BED"/>
    <w:rsid w:val="009C6E4F"/>
    <w:rsid w:val="009D1DCD"/>
    <w:rsid w:val="009E40B5"/>
    <w:rsid w:val="009F3591"/>
    <w:rsid w:val="00A04BB6"/>
    <w:rsid w:val="00A34EE2"/>
    <w:rsid w:val="00A356F8"/>
    <w:rsid w:val="00A429A4"/>
    <w:rsid w:val="00A56098"/>
    <w:rsid w:val="00A66A56"/>
    <w:rsid w:val="00A70AC8"/>
    <w:rsid w:val="00A85C62"/>
    <w:rsid w:val="00A9681E"/>
    <w:rsid w:val="00AD336C"/>
    <w:rsid w:val="00AD7E8A"/>
    <w:rsid w:val="00AE3F51"/>
    <w:rsid w:val="00AF5531"/>
    <w:rsid w:val="00B070E8"/>
    <w:rsid w:val="00B14DE8"/>
    <w:rsid w:val="00B1659B"/>
    <w:rsid w:val="00B50C14"/>
    <w:rsid w:val="00B52224"/>
    <w:rsid w:val="00B820C9"/>
    <w:rsid w:val="00B858E2"/>
    <w:rsid w:val="00B86751"/>
    <w:rsid w:val="00B87E83"/>
    <w:rsid w:val="00B944F8"/>
    <w:rsid w:val="00BA7407"/>
    <w:rsid w:val="00BC283E"/>
    <w:rsid w:val="00BC437B"/>
    <w:rsid w:val="00BE768D"/>
    <w:rsid w:val="00C04E21"/>
    <w:rsid w:val="00C04F3F"/>
    <w:rsid w:val="00C32AC4"/>
    <w:rsid w:val="00C362B6"/>
    <w:rsid w:val="00C713AC"/>
    <w:rsid w:val="00C84CAD"/>
    <w:rsid w:val="00CC34C7"/>
    <w:rsid w:val="00CC427D"/>
    <w:rsid w:val="00CD3F0C"/>
    <w:rsid w:val="00CE6C99"/>
    <w:rsid w:val="00CF1CED"/>
    <w:rsid w:val="00CF262C"/>
    <w:rsid w:val="00CF517F"/>
    <w:rsid w:val="00CF6C12"/>
    <w:rsid w:val="00D01CC2"/>
    <w:rsid w:val="00D03A5B"/>
    <w:rsid w:val="00D114CF"/>
    <w:rsid w:val="00D224D5"/>
    <w:rsid w:val="00D41461"/>
    <w:rsid w:val="00D81B6E"/>
    <w:rsid w:val="00DC1D11"/>
    <w:rsid w:val="00DC4E3B"/>
    <w:rsid w:val="00DD7745"/>
    <w:rsid w:val="00DD78B0"/>
    <w:rsid w:val="00DF089C"/>
    <w:rsid w:val="00DF45C9"/>
    <w:rsid w:val="00E0171A"/>
    <w:rsid w:val="00E17671"/>
    <w:rsid w:val="00E246FD"/>
    <w:rsid w:val="00EC7D80"/>
    <w:rsid w:val="00EE40B8"/>
    <w:rsid w:val="00EE4F1B"/>
    <w:rsid w:val="00EF1736"/>
    <w:rsid w:val="00EF238F"/>
    <w:rsid w:val="00F01FA1"/>
    <w:rsid w:val="00F11E02"/>
    <w:rsid w:val="00F15869"/>
    <w:rsid w:val="00F3524E"/>
    <w:rsid w:val="00F36AE4"/>
    <w:rsid w:val="00F3716C"/>
    <w:rsid w:val="00F462FB"/>
    <w:rsid w:val="00F471A1"/>
    <w:rsid w:val="00F5007F"/>
    <w:rsid w:val="00F65E6C"/>
    <w:rsid w:val="00F858F9"/>
    <w:rsid w:val="00F901C2"/>
    <w:rsid w:val="00FA40CB"/>
    <w:rsid w:val="00FB36E0"/>
    <w:rsid w:val="00FD7D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Keyboard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E3F51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E40B5"/>
    <w:pPr>
      <w:spacing w:line="480" w:lineRule="auto"/>
      <w:outlineLvl w:val="0"/>
    </w:pPr>
    <w:rPr>
      <w:b/>
      <w:i/>
    </w:rPr>
  </w:style>
  <w:style w:type="paragraph" w:styleId="Heading2">
    <w:name w:val="heading 2"/>
    <w:basedOn w:val="Normal"/>
    <w:next w:val="Normal"/>
    <w:link w:val="Heading2Char"/>
    <w:unhideWhenUsed/>
    <w:qFormat/>
    <w:rsid w:val="00AE3F51"/>
    <w:pPr>
      <w:spacing w:line="480" w:lineRule="auto"/>
      <w:outlineLvl w:val="1"/>
    </w:pPr>
    <w:rPr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6E2EA2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6E2EA2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6E2EA2"/>
  </w:style>
  <w:style w:type="paragraph" w:styleId="Title">
    <w:name w:val="Title"/>
    <w:basedOn w:val="Normal"/>
    <w:next w:val="Normal"/>
    <w:link w:val="TitleChar"/>
    <w:qFormat/>
    <w:rsid w:val="009035AA"/>
    <w:pPr>
      <w:tabs>
        <w:tab w:val="left" w:pos="4136"/>
      </w:tabs>
      <w:spacing w:line="480" w:lineRule="auto"/>
      <w:jc w:val="center"/>
    </w:pPr>
  </w:style>
  <w:style w:type="character" w:customStyle="1" w:styleId="TitleChar">
    <w:name w:val="Title Char"/>
    <w:basedOn w:val="DefaultParagraphFont"/>
    <w:link w:val="Title"/>
    <w:rsid w:val="009035AA"/>
    <w:rPr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9E40B5"/>
    <w:rPr>
      <w:b/>
      <w:i/>
      <w:sz w:val="24"/>
      <w:szCs w:val="24"/>
    </w:rPr>
  </w:style>
  <w:style w:type="character" w:customStyle="1" w:styleId="Heading2Char">
    <w:name w:val="Heading 2 Char"/>
    <w:basedOn w:val="DefaultParagraphFont"/>
    <w:link w:val="Heading2"/>
    <w:rsid w:val="00AE3F51"/>
    <w:rPr>
      <w:i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37130F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AA8F26EF-C19D-4B21-AAA0-F8EF9D506E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20</Words>
  <Characters>5247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5-27T08:12:00Z</dcterms:created>
  <dcterms:modified xsi:type="dcterms:W3CDTF">2019-05-27T08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uHutYyMW"/&gt;&lt;style id="http://www.zotero.org/styles/elsevier-harvard" hasBibliography="1" bibliographyStyleHasBeenSet="1"/&gt;&lt;prefs&gt;&lt;pref name="fieldType" value="Field"/&gt;&lt;pref name="automaticJournalA</vt:lpwstr>
  </property>
  <property fmtid="{D5CDD505-2E9C-101B-9397-08002B2CF9AE}" pid="3" name="ZOTERO_PREF_2">
    <vt:lpwstr>bbreviations" value="true"/&gt;&lt;pref name="noteType" value="0"/&gt;&lt;/prefs&gt;&lt;/data&gt;</vt:lpwstr>
  </property>
</Properties>
</file>